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2D6120" w14:textId="77777777" w:rsidR="00E81978" w:rsidRDefault="00E81978" w:rsidP="00B823AA">
      <w:pPr>
        <w:pStyle w:val="Title2"/>
      </w:pPr>
      <w:bookmarkStart w:id="0" w:name="_GoBack"/>
      <w:bookmarkEnd w:id="0"/>
    </w:p>
    <w:p w14:paraId="06F3D3EF" w14:textId="77777777" w:rsidR="00E81978" w:rsidRDefault="00E81978"/>
    <w:p w14:paraId="531619FE" w14:textId="77777777" w:rsidR="00EC0812" w:rsidRDefault="00EC0812" w:rsidP="002F170D"/>
    <w:p w14:paraId="11EFF886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3E1DD897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1A0ADD45" w14:textId="77777777" w:rsidR="00B02434" w:rsidRPr="009B258F" w:rsidRDefault="00B02434" w:rsidP="009B258F">
      <w:pPr>
        <w:ind w:left="720" w:firstLine="0"/>
        <w:jc w:val="center"/>
      </w:pPr>
    </w:p>
    <w:p w14:paraId="2DD74D53" w14:textId="77777777" w:rsidR="0037691C" w:rsidRPr="009B258F" w:rsidRDefault="00637B7D" w:rsidP="009B258F">
      <w:pPr>
        <w:ind w:left="720" w:firstLine="0"/>
        <w:jc w:val="center"/>
      </w:pPr>
      <w:r w:rsidRPr="009B258F">
        <w:t>Week seven discussion Board</w:t>
      </w:r>
    </w:p>
    <w:p w14:paraId="37BE37E7" w14:textId="77777777" w:rsidR="00637B7D" w:rsidRPr="009B258F" w:rsidRDefault="009B258F" w:rsidP="009B258F">
      <w:pPr>
        <w:ind w:left="720" w:firstLine="0"/>
        <w:jc w:val="center"/>
      </w:pPr>
      <w:r w:rsidRPr="009B258F">
        <w:t>Author</w:t>
      </w:r>
      <w:r w:rsidR="00637B7D" w:rsidRPr="009B258F">
        <w:t xml:space="preserve"> name</w:t>
      </w:r>
    </w:p>
    <w:p w14:paraId="17736F17" w14:textId="77777777" w:rsidR="00637B7D" w:rsidRPr="009B258F" w:rsidRDefault="009B258F" w:rsidP="009B258F">
      <w:pPr>
        <w:ind w:left="720" w:firstLine="0"/>
        <w:jc w:val="center"/>
      </w:pPr>
      <w:r w:rsidRPr="009B258F">
        <w:t>Affiliations</w:t>
      </w:r>
    </w:p>
    <w:p w14:paraId="4279747C" w14:textId="77777777" w:rsidR="00637B7D" w:rsidRDefault="00637B7D" w:rsidP="0037691C">
      <w:pPr>
        <w:spacing w:before="240" w:after="240"/>
      </w:pPr>
    </w:p>
    <w:p w14:paraId="48769C8D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0960AF7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D37D400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1CCDC31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6B28159F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BD25C1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023A46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2674A0F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4F90C2DE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7F9098F0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69481B4F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0E4C83BD" w14:textId="77777777" w:rsidR="0037691C" w:rsidRDefault="0078606B" w:rsidP="004B3BD7">
      <w:pPr>
        <w:spacing w:before="240" w:after="240"/>
        <w:ind w:firstLine="0"/>
      </w:pPr>
      <w:r>
        <w:rPr>
          <w:b/>
          <w:bCs/>
        </w:rPr>
        <w:t xml:space="preserve"> </w:t>
      </w:r>
    </w:p>
    <w:p w14:paraId="28669B90" w14:textId="77777777" w:rsidR="00532AD3" w:rsidRDefault="00532AD3" w:rsidP="00E56282">
      <w:pPr>
        <w:ind w:firstLine="0"/>
      </w:pPr>
    </w:p>
    <w:p w14:paraId="036ABC1B" w14:textId="5E10FC93" w:rsidR="00193DED" w:rsidRDefault="00505C55" w:rsidP="00193DED">
      <w:r>
        <w:t>This</w:t>
      </w:r>
      <w:r w:rsidR="00C24653">
        <w:t xml:space="preserve"> week</w:t>
      </w:r>
      <w:r w:rsidR="00FC6926">
        <w:t xml:space="preserve"> the</w:t>
      </w:r>
      <w:r w:rsidR="00C24653">
        <w:t xml:space="preserve"> reading is </w:t>
      </w:r>
      <w:r w:rsidR="00FC6926">
        <w:t xml:space="preserve">about, </w:t>
      </w:r>
      <w:r w:rsidR="00C24653">
        <w:t xml:space="preserve">how to develop the main idea of the Bible </w:t>
      </w:r>
      <w:r w:rsidR="008E02B9">
        <w:t>passage in order to communicate God’s word to others.</w:t>
      </w:r>
      <w:r w:rsidR="003C297C">
        <w:t xml:space="preserve"> For this one is required to develop the expositional outline. This is </w:t>
      </w:r>
      <w:r w:rsidR="00561C1E">
        <w:t xml:space="preserve">an </w:t>
      </w:r>
      <w:r w:rsidR="003C297C">
        <w:t xml:space="preserve">outline that </w:t>
      </w:r>
      <w:r w:rsidR="00894721">
        <w:t xml:space="preserve">is developed for </w:t>
      </w:r>
      <w:r w:rsidR="00561C1E">
        <w:t xml:space="preserve">the </w:t>
      </w:r>
      <w:r w:rsidR="00894721">
        <w:t>text</w:t>
      </w:r>
      <w:r w:rsidR="003C297C">
        <w:t xml:space="preserve"> itself.</w:t>
      </w:r>
      <w:r w:rsidR="00894721">
        <w:t xml:space="preserve"> </w:t>
      </w:r>
      <w:r w:rsidR="00060671">
        <w:t xml:space="preserve">For example, “I say then: walk in the spirit, and you shall not fulfill the lust </w:t>
      </w:r>
      <w:r w:rsidR="00410814">
        <w:t>of the flesh” (Galatians 5: 16)</w:t>
      </w:r>
      <w:r w:rsidR="00434BE6">
        <w:t xml:space="preserve"> </w:t>
      </w:r>
      <w:r w:rsidR="00434BE6">
        <w:fldChar w:fldCharType="begin"/>
      </w:r>
      <w:r w:rsidR="00434BE6">
        <w:instrText xml:space="preserve"> ADDIN ZOTERO_ITEM CSL_CITATION {"citationID":"bTfQR29m","properties":{"formattedCitation":"(Gutierrez, Hulshof, &amp; Cartwright, 2016)","plainCitation":"(Gutierrez, Hulshof, &amp; Cartwright, 2016)","noteIndex":0},"citationItems":[{"id":2685,"uris":["http://zotero.org/users/local/KZl8ZL3A/items/GIDXYHYG"],"uri":["http://zotero.org/users/local/KZl8ZL3A/items/GIDXYHYG"],"itemData":{"id":2685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434BE6">
        <w:fldChar w:fldCharType="separate"/>
      </w:r>
      <w:r w:rsidR="00434BE6" w:rsidRPr="00434BE6">
        <w:rPr>
          <w:rFonts w:ascii="Times New Roman" w:hAnsi="Times New Roman" w:cs="Times New Roman"/>
        </w:rPr>
        <w:t>(Gutierrez, Hulshof, &amp; Cartwright, 2016)</w:t>
      </w:r>
      <w:r w:rsidR="00434BE6">
        <w:fldChar w:fldCharType="end"/>
      </w:r>
      <w:r w:rsidR="00410814">
        <w:t>.</w:t>
      </w:r>
      <w:r w:rsidR="007D33AA">
        <w:t xml:space="preserve"> Here the outline will consist of </w:t>
      </w:r>
      <w:r w:rsidR="00193DED">
        <w:t>observations related to the desires of the flesh.</w:t>
      </w:r>
    </w:p>
    <w:p w14:paraId="30BF14A7" w14:textId="77777777" w:rsidR="00D67202" w:rsidRDefault="00B111E4" w:rsidP="00193DED">
      <w:r>
        <w:t xml:space="preserve">After the successful establishment of </w:t>
      </w:r>
      <w:r w:rsidR="00561C1E">
        <w:t xml:space="preserve">the </w:t>
      </w:r>
      <w:r>
        <w:t>outline</w:t>
      </w:r>
      <w:r w:rsidR="00561C1E">
        <w:t>,</w:t>
      </w:r>
      <w:r>
        <w:t xml:space="preserve"> one can move towards the introduction, which is aimed to aro</w:t>
      </w:r>
      <w:r w:rsidR="00561C1E">
        <w:t>u</w:t>
      </w:r>
      <w:r>
        <w:t xml:space="preserve">se the interest. </w:t>
      </w:r>
      <w:r w:rsidR="00CA0A93">
        <w:t>Then</w:t>
      </w:r>
      <w:r>
        <w:t xml:space="preserve"> </w:t>
      </w:r>
      <w:r w:rsidR="004F3128">
        <w:t xml:space="preserve">conclusions are required to draw which are the </w:t>
      </w:r>
      <w:r w:rsidR="00CA0A93">
        <w:t>personal</w:t>
      </w:r>
      <w:r w:rsidR="004F3128">
        <w:t xml:space="preserve"> </w:t>
      </w:r>
      <w:r w:rsidR="00CA0A93">
        <w:t xml:space="preserve">opinions </w:t>
      </w:r>
      <w:r w:rsidR="004F3128">
        <w:t xml:space="preserve">and </w:t>
      </w:r>
      <w:r w:rsidR="00CA0A93">
        <w:t>assist</w:t>
      </w:r>
      <w:r w:rsidR="004F3128">
        <w:t xml:space="preserve"> the </w:t>
      </w:r>
      <w:r w:rsidR="00CA0A93">
        <w:t>listeners</w:t>
      </w:r>
      <w:r w:rsidR="004F3128">
        <w:t xml:space="preserve"> in making </w:t>
      </w:r>
      <w:r w:rsidR="00CA0A93">
        <w:t>different</w:t>
      </w:r>
      <w:r w:rsidR="004F3128">
        <w:t xml:space="preserve"> decisions.</w:t>
      </w:r>
      <w:r w:rsidR="00666F6C">
        <w:t xml:space="preserve"> </w:t>
      </w:r>
      <w:r w:rsidR="00894721">
        <w:t>Thus, the main idea is the effective communication of God’s message.</w:t>
      </w:r>
      <w:r w:rsidR="00D67202">
        <w:t xml:space="preserve"> The other is the observation which is the </w:t>
      </w:r>
      <w:r w:rsidR="00D67202" w:rsidRPr="00D67202">
        <w:t xml:space="preserve">most important </w:t>
      </w:r>
      <w:r w:rsidR="00F26C85" w:rsidRPr="00F26C85">
        <w:t>phase during Bible study</w:t>
      </w:r>
      <w:r w:rsidR="00434BE6">
        <w:t xml:space="preserve"> </w:t>
      </w:r>
      <w:r w:rsidR="00434BE6">
        <w:fldChar w:fldCharType="begin"/>
      </w:r>
      <w:r w:rsidR="00434BE6">
        <w:instrText xml:space="preserve"> ADDIN ZOTERO_ITEM CSL_CITATION {"citationID":"a8sPaHty","properties":{"formattedCitation":"(Gutierrez et al., 2016)","plainCitation":"(Gutierrez et al., 2016)","noteIndex":0},"citationItems":[{"id":2685,"uris":["http://zotero.org/users/local/KZl8ZL3A/items/GIDXYHYG"],"uri":["http://zotero.org/users/local/KZl8ZL3A/items/GIDXYHYG"],"itemData":{"id":2685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434BE6">
        <w:fldChar w:fldCharType="separate"/>
      </w:r>
      <w:r w:rsidR="00434BE6" w:rsidRPr="00434BE6">
        <w:rPr>
          <w:rFonts w:ascii="Times New Roman" w:hAnsi="Times New Roman" w:cs="Times New Roman"/>
        </w:rPr>
        <w:t>(Gutierrez et al., 2016)</w:t>
      </w:r>
      <w:r w:rsidR="00434BE6">
        <w:fldChar w:fldCharType="end"/>
      </w:r>
      <w:r w:rsidR="00F26C85" w:rsidRPr="00F26C85">
        <w:t>.</w:t>
      </w:r>
      <w:r w:rsidR="00F26C85">
        <w:t xml:space="preserve"> </w:t>
      </w:r>
      <w:r w:rsidR="00C54B53">
        <w:t>Careful</w:t>
      </w:r>
      <w:r w:rsidR="00F26C85">
        <w:t xml:space="preserve"> observation tells you </w:t>
      </w:r>
      <w:r w:rsidR="00D67202" w:rsidRPr="00D67202">
        <w:t>what is said, and how it is said</w:t>
      </w:r>
      <w:r w:rsidR="00C54B53" w:rsidRPr="00C54B53">
        <w:t>.</w:t>
      </w:r>
      <w:r w:rsidR="00666F6C">
        <w:t xml:space="preserve"> Thirdly, one must be able to </w:t>
      </w:r>
      <w:r w:rsidR="00B16C11">
        <w:t>interpret</w:t>
      </w:r>
      <w:r w:rsidR="00666F6C">
        <w:t xml:space="preserve"> the meaning in Bible passages.</w:t>
      </w:r>
    </w:p>
    <w:p w14:paraId="2D881107" w14:textId="77777777" w:rsidR="00666F6C" w:rsidRDefault="00247212" w:rsidP="00666F6C">
      <w:r>
        <w:t>This</w:t>
      </w:r>
      <w:r w:rsidR="00B16C11">
        <w:t xml:space="preserve"> week readings have taught </w:t>
      </w:r>
      <w:r>
        <w:t>about</w:t>
      </w:r>
      <w:r w:rsidR="00B16C11">
        <w:t xml:space="preserve"> how </w:t>
      </w:r>
      <w:r>
        <w:t>to</w:t>
      </w:r>
      <w:r w:rsidR="00B16C11">
        <w:t xml:space="preserve"> make observations </w:t>
      </w:r>
      <w:r>
        <w:t>while</w:t>
      </w:r>
      <w:r w:rsidR="00B16C11">
        <w:t xml:space="preserve"> reading a Bible </w:t>
      </w:r>
      <w:r>
        <w:t>passage</w:t>
      </w:r>
      <w:r w:rsidR="00B16C11">
        <w:t>.</w:t>
      </w:r>
      <w:r w:rsidR="00A02E2D">
        <w:t xml:space="preserve"> The first step in observation is choosing </w:t>
      </w:r>
      <w:r w:rsidR="00561C1E">
        <w:t>an</w:t>
      </w:r>
      <w:r w:rsidR="00A02E2D">
        <w:t xml:space="preserve"> interesting topic. Second is the creation of all related words.</w:t>
      </w:r>
      <w:r w:rsidR="00E6559B">
        <w:t xml:space="preserve"> Step 3 gathers the list of all Bible passages that have these words. Then all references are read to make different observations. After the th</w:t>
      </w:r>
      <w:r w:rsidR="00561C1E">
        <w:t>o</w:t>
      </w:r>
      <w:r w:rsidR="00E6559B">
        <w:t>rough study of all references then observations are organized</w:t>
      </w:r>
      <w:r w:rsidR="00434BE6">
        <w:t xml:space="preserve"> </w:t>
      </w:r>
      <w:r w:rsidR="00434BE6">
        <w:fldChar w:fldCharType="begin"/>
      </w:r>
      <w:r w:rsidR="00434BE6">
        <w:instrText xml:space="preserve"> ADDIN ZOTERO_ITEM CSL_CITATION {"citationID":"Vzl7cGtQ","properties":{"formattedCitation":"(Gutierrez et al., 2016)","plainCitation":"(Gutierrez et al., 2016)","noteIndex":0},"citationItems":[{"id":2685,"uris":["http://zotero.org/users/local/KZl8ZL3A/items/GIDXYHYG"],"uri":["http://zotero.org/users/local/KZl8ZL3A/items/GIDXYHYG"],"itemData":{"id":2685,"type":"book","title":"Everyday Bible Study","publisher":"Lifeway Church Resources","URL":"https://books.google.com.pk/books?id=cRVYDQEACAAJ","ISBN":"978-1-4336-5064-2","author":[{"family":"Gutierrez","given":"B."},{"family":"Hulshof","given":"C."},{"family":"Cartwright","given":"P. J."}],"issued":{"date-parts":[["2016"]]}}}],"schema":"https://github.com/citation-style-language/schema/raw/master/csl-citation.json"} </w:instrText>
      </w:r>
      <w:r w:rsidR="00434BE6">
        <w:fldChar w:fldCharType="separate"/>
      </w:r>
      <w:r w:rsidR="00434BE6" w:rsidRPr="00434BE6">
        <w:rPr>
          <w:rFonts w:ascii="Times New Roman" w:hAnsi="Times New Roman" w:cs="Times New Roman"/>
        </w:rPr>
        <w:t>(Gutierrez et al., 2016)</w:t>
      </w:r>
      <w:r w:rsidR="00434BE6">
        <w:fldChar w:fldCharType="end"/>
      </w:r>
      <w:r w:rsidR="00E6559B">
        <w:t>.</w:t>
      </w:r>
      <w:r w:rsidR="00AA5E20">
        <w:t xml:space="preserve"> The other thing that I learned from this week readings is </w:t>
      </w:r>
      <w:r w:rsidR="009E0BD2">
        <w:t>how to create a book of Bible study.</w:t>
      </w:r>
      <w:r w:rsidR="003C50D8">
        <w:t xml:space="preserve"> For this one must select a book and read repeatedly. </w:t>
      </w:r>
      <w:r w:rsidR="00084413">
        <w:t>Then</w:t>
      </w:r>
      <w:r w:rsidR="003C50D8">
        <w:t xml:space="preserve"> record the thoughts and </w:t>
      </w:r>
      <w:r w:rsidR="00084413">
        <w:t>general impressions to discover the background information</w:t>
      </w:r>
      <w:r w:rsidR="00292AD0">
        <w:t>. This will generate an outline of the book and assist in interpreting the theme of the book.</w:t>
      </w:r>
    </w:p>
    <w:p w14:paraId="58020286" w14:textId="77777777" w:rsidR="00B67AF2" w:rsidRDefault="004B3BD7" w:rsidP="004C2C4C">
      <w:pPr>
        <w:rPr>
          <w:rFonts w:ascii="Helvetica" w:eastAsia="Times New Roman" w:hAnsi="Helvetica" w:cs="Helvetica"/>
          <w:color w:val="333333"/>
          <w:kern w:val="0"/>
          <w:sz w:val="27"/>
          <w:szCs w:val="27"/>
          <w:lang w:eastAsia="en-US"/>
        </w:rPr>
      </w:pPr>
      <w:r>
        <w:t>One way of appl</w:t>
      </w:r>
      <w:r w:rsidR="00561C1E">
        <w:t>ying</w:t>
      </w:r>
      <w:r w:rsidR="00CF5F4B">
        <w:t xml:space="preserve"> </w:t>
      </w:r>
      <w:r>
        <w:t xml:space="preserve">what </w:t>
      </w:r>
      <w:r w:rsidRPr="004C2C4C">
        <w:t xml:space="preserve">learned in these readings is </w:t>
      </w:r>
      <w:r w:rsidR="00CF5F4B" w:rsidRPr="004C2C4C">
        <w:t xml:space="preserve">the change that </w:t>
      </w:r>
      <w:r w:rsidR="004C2C4C" w:rsidRPr="004C2C4C">
        <w:t>will come in my life. I will be more obedient to God as well as will</w:t>
      </w:r>
      <w:r w:rsidR="00B67AF2" w:rsidRPr="004C2C4C">
        <w:rPr>
          <w:lang w:eastAsia="en-US"/>
        </w:rPr>
        <w:t xml:space="preserve"> </w:t>
      </w:r>
      <w:r w:rsidR="004C2C4C" w:rsidRPr="004C2C4C">
        <w:t xml:space="preserve">grow in </w:t>
      </w:r>
      <w:r w:rsidR="00B67AF2" w:rsidRPr="004C2C4C">
        <w:rPr>
          <w:lang w:eastAsia="en-US"/>
        </w:rPr>
        <w:t xml:space="preserve">Jesus Christ. </w:t>
      </w:r>
      <w:r w:rsidR="004C2C4C" w:rsidRPr="004C2C4C">
        <w:t xml:space="preserve">For example, when I </w:t>
      </w:r>
      <w:r w:rsidR="004C2C4C" w:rsidRPr="004C2C4C">
        <w:lastRenderedPageBreak/>
        <w:t>have acknowledge</w:t>
      </w:r>
      <w:r w:rsidR="00561C1E">
        <w:t>d</w:t>
      </w:r>
      <w:r w:rsidR="004C2C4C" w:rsidRPr="004C2C4C">
        <w:t xml:space="preserve"> character then I can apply it to my life. I can become such a person who is desired by </w:t>
      </w:r>
      <w:r w:rsidR="00561C1E">
        <w:t xml:space="preserve">the </w:t>
      </w:r>
      <w:r w:rsidR="004C2C4C" w:rsidRPr="004C2C4C">
        <w:t>Bible.</w:t>
      </w:r>
    </w:p>
    <w:p w14:paraId="6027A55F" w14:textId="77777777" w:rsidR="004C2C4C" w:rsidRDefault="004C2C4C" w:rsidP="004C2C4C">
      <w:pPr>
        <w:rPr>
          <w:rFonts w:ascii="Helvetica" w:eastAsia="Times New Roman" w:hAnsi="Helvetica" w:cs="Helvetica"/>
          <w:color w:val="333333"/>
          <w:kern w:val="0"/>
          <w:sz w:val="27"/>
          <w:szCs w:val="27"/>
          <w:lang w:eastAsia="en-US"/>
        </w:rPr>
      </w:pPr>
    </w:p>
    <w:p w14:paraId="6C000D6B" w14:textId="77777777" w:rsidR="004C2C4C" w:rsidRPr="00B67AF2" w:rsidRDefault="004C2C4C" w:rsidP="004C2C4C"/>
    <w:p w14:paraId="590FAEE4" w14:textId="77777777" w:rsidR="00292AD0" w:rsidRDefault="00292AD0" w:rsidP="00666F6C"/>
    <w:p w14:paraId="49B545C2" w14:textId="77777777" w:rsidR="00292AD0" w:rsidRDefault="00292AD0" w:rsidP="00666F6C"/>
    <w:p w14:paraId="4A41F0A7" w14:textId="77777777" w:rsidR="00084413" w:rsidRDefault="00084413" w:rsidP="00666F6C"/>
    <w:p w14:paraId="5EBA13F4" w14:textId="77777777" w:rsidR="00084413" w:rsidRDefault="00084413" w:rsidP="00666F6C"/>
    <w:p w14:paraId="239C56F4" w14:textId="77777777" w:rsidR="003C50D8" w:rsidRDefault="003C50D8" w:rsidP="00666F6C"/>
    <w:p w14:paraId="3FC083EA" w14:textId="77777777" w:rsidR="003C50D8" w:rsidRDefault="003C50D8" w:rsidP="00666F6C"/>
    <w:p w14:paraId="57918777" w14:textId="77777777" w:rsidR="003C50D8" w:rsidRDefault="003C50D8" w:rsidP="00666F6C"/>
    <w:p w14:paraId="0506C9CF" w14:textId="77777777" w:rsidR="009E0BD2" w:rsidRDefault="009E0BD2" w:rsidP="00666F6C"/>
    <w:p w14:paraId="7078BB0D" w14:textId="77777777" w:rsidR="00AA5E20" w:rsidRDefault="00AA5E20" w:rsidP="00666F6C"/>
    <w:p w14:paraId="62ACCC0B" w14:textId="77777777" w:rsidR="00E6559B" w:rsidRDefault="00E6559B" w:rsidP="00666F6C"/>
    <w:p w14:paraId="1A1CB89C" w14:textId="77777777" w:rsidR="00E6559B" w:rsidRDefault="00E6559B" w:rsidP="00666F6C"/>
    <w:p w14:paraId="5AE300C0" w14:textId="77777777" w:rsidR="00E6559B" w:rsidRDefault="00E6559B" w:rsidP="00666F6C"/>
    <w:p w14:paraId="51A0BBE9" w14:textId="77777777" w:rsidR="00E6559B" w:rsidRDefault="00E6559B" w:rsidP="00666F6C"/>
    <w:p w14:paraId="1E55C4A5" w14:textId="77777777" w:rsidR="00E6559B" w:rsidRDefault="00E6559B" w:rsidP="00666F6C"/>
    <w:p w14:paraId="5B65B01A" w14:textId="77777777" w:rsidR="00A02E2D" w:rsidRDefault="00A02E2D" w:rsidP="00666F6C"/>
    <w:p w14:paraId="6721BE31" w14:textId="77777777" w:rsidR="00A02E2D" w:rsidRDefault="00A02E2D" w:rsidP="00666F6C"/>
    <w:p w14:paraId="148A5B75" w14:textId="77777777" w:rsidR="00B16C11" w:rsidRPr="00C54B53" w:rsidRDefault="00B16C11" w:rsidP="00666F6C"/>
    <w:p w14:paraId="1AE3626F" w14:textId="77777777" w:rsidR="00C54B53" w:rsidRDefault="00C54B53" w:rsidP="00C54B53"/>
    <w:p w14:paraId="20440861" w14:textId="77777777" w:rsidR="00561C1E" w:rsidRPr="00D67202" w:rsidRDefault="00561C1E" w:rsidP="00C54B53"/>
    <w:p w14:paraId="6D0232B9" w14:textId="77777777" w:rsidR="009419D9" w:rsidRDefault="00434BE6" w:rsidP="00434BE6">
      <w:pPr>
        <w:jc w:val="center"/>
      </w:pPr>
      <w:r>
        <w:lastRenderedPageBreak/>
        <w:t>References</w:t>
      </w:r>
    </w:p>
    <w:p w14:paraId="0860D9F9" w14:textId="77777777" w:rsidR="00434BE6" w:rsidRPr="00434BE6" w:rsidRDefault="00434BE6" w:rsidP="00434BE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34BE6">
        <w:rPr>
          <w:rFonts w:ascii="Times New Roman" w:hAnsi="Times New Roman" w:cs="Times New Roman"/>
        </w:rPr>
        <w:t xml:space="preserve">Gutierrez, B., Hulshof, C., &amp; Cartwright, P. J. (2016). </w:t>
      </w:r>
      <w:r w:rsidRPr="00434BE6">
        <w:rPr>
          <w:rFonts w:ascii="Times New Roman" w:hAnsi="Times New Roman" w:cs="Times New Roman"/>
          <w:i/>
          <w:iCs/>
        </w:rPr>
        <w:t>Everyday Bible Study</w:t>
      </w:r>
      <w:r w:rsidRPr="00434BE6">
        <w:rPr>
          <w:rFonts w:ascii="Times New Roman" w:hAnsi="Times New Roman" w:cs="Times New Roman"/>
        </w:rPr>
        <w:t xml:space="preserve">. Retrieved </w:t>
      </w:r>
      <w:r>
        <w:rPr>
          <w:rFonts w:ascii="Times New Roman" w:hAnsi="Times New Roman" w:cs="Times New Roman"/>
        </w:rPr>
        <w:t>from https://books.google.com</w:t>
      </w:r>
      <w:r w:rsidRPr="00434BE6">
        <w:rPr>
          <w:rFonts w:ascii="Times New Roman" w:hAnsi="Times New Roman" w:cs="Times New Roman"/>
        </w:rPr>
        <w:t>/books?id=cRVYDQEACAAJ</w:t>
      </w:r>
    </w:p>
    <w:p w14:paraId="0696D531" w14:textId="77777777" w:rsidR="00434BE6" w:rsidRDefault="00434BE6" w:rsidP="003C297C">
      <w:r>
        <w:fldChar w:fldCharType="end"/>
      </w:r>
    </w:p>
    <w:p w14:paraId="637D60F6" w14:textId="77777777" w:rsidR="003C297C" w:rsidRDefault="003C297C" w:rsidP="00E56282">
      <w:pPr>
        <w:ind w:firstLine="0"/>
      </w:pPr>
    </w:p>
    <w:p w14:paraId="5BFDA4FE" w14:textId="77777777" w:rsidR="003C297C" w:rsidRDefault="003C297C" w:rsidP="00E56282">
      <w:pPr>
        <w:ind w:firstLine="0"/>
      </w:pPr>
    </w:p>
    <w:p w14:paraId="2CAF8622" w14:textId="77777777" w:rsidR="00C24653" w:rsidRPr="002F170D" w:rsidRDefault="00C24653" w:rsidP="00E56282">
      <w:pPr>
        <w:ind w:firstLine="0"/>
      </w:pPr>
    </w:p>
    <w:sectPr w:rsidR="00C24653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BAD50B4" w14:textId="77777777" w:rsidR="004A5313" w:rsidRDefault="004A5313">
      <w:pPr>
        <w:spacing w:line="240" w:lineRule="auto"/>
      </w:pPr>
      <w:r>
        <w:separator/>
      </w:r>
    </w:p>
    <w:p w14:paraId="62FDD37E" w14:textId="77777777" w:rsidR="004A5313" w:rsidRDefault="004A5313"/>
  </w:endnote>
  <w:endnote w:type="continuationSeparator" w:id="0">
    <w:p w14:paraId="3A30A829" w14:textId="77777777" w:rsidR="004A5313" w:rsidRDefault="004A5313">
      <w:pPr>
        <w:spacing w:line="240" w:lineRule="auto"/>
      </w:pPr>
      <w:r>
        <w:continuationSeparator/>
      </w:r>
    </w:p>
    <w:p w14:paraId="77AFF92B" w14:textId="77777777" w:rsidR="004A5313" w:rsidRDefault="004A531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A34907" w14:textId="77777777" w:rsidR="004A5313" w:rsidRDefault="004A5313">
      <w:pPr>
        <w:spacing w:line="240" w:lineRule="auto"/>
      </w:pPr>
      <w:r>
        <w:separator/>
      </w:r>
    </w:p>
    <w:p w14:paraId="0B356DB5" w14:textId="77777777" w:rsidR="004A5313" w:rsidRDefault="004A5313"/>
  </w:footnote>
  <w:footnote w:type="continuationSeparator" w:id="0">
    <w:p w14:paraId="75B2096D" w14:textId="77777777" w:rsidR="004A5313" w:rsidRDefault="004A5313">
      <w:pPr>
        <w:spacing w:line="240" w:lineRule="auto"/>
      </w:pPr>
      <w:r>
        <w:continuationSeparator/>
      </w:r>
    </w:p>
    <w:p w14:paraId="4A209ACD" w14:textId="77777777" w:rsidR="004A5313" w:rsidRDefault="004A531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1BC516" w14:textId="77777777" w:rsidR="00E81978" w:rsidRPr="00AA2EF6" w:rsidRDefault="00AA2EF6" w:rsidP="00AA2EF6">
    <w:pPr>
      <w:pStyle w:val="Header"/>
    </w:pPr>
    <w:r w:rsidRPr="009B258F">
      <w:t>DISCUSSION BOARD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91ECCF" w14:textId="77777777" w:rsidR="00E81978" w:rsidRPr="00AA2EF6" w:rsidRDefault="005D3A03" w:rsidP="00AA2EF6">
    <w:pPr>
      <w:ind w:firstLine="0"/>
      <w:rPr>
        <w:rStyle w:val="Strong"/>
        <w:caps w:val="0"/>
      </w:rPr>
    </w:pPr>
    <w:r w:rsidRPr="008B69FF">
      <w:rPr>
        <w:rFonts w:ascii="Times New Roman" w:hAnsi="Times New Roman" w:cs="Times New Roman"/>
      </w:rPr>
      <w:t xml:space="preserve">Running head: </w:t>
    </w:r>
    <w:r w:rsidR="00AA2EF6" w:rsidRPr="009B258F">
      <w:t>DISCUSSION BOARD</w:t>
    </w:r>
    <w:r w:rsidR="00AA2EF6">
      <w:tab/>
    </w:r>
    <w:r w:rsidR="00AA2EF6">
      <w:tab/>
    </w:r>
    <w:r w:rsidR="00AA2EF6">
      <w:tab/>
    </w:r>
    <w:r w:rsidR="00AA2EF6">
      <w:tab/>
    </w:r>
    <w:r w:rsidR="00AA2EF6">
      <w:tab/>
    </w:r>
    <w:r w:rsidR="00AA2EF6">
      <w:tab/>
    </w:r>
    <w:r w:rsidR="00AA2EF6">
      <w:tab/>
    </w:r>
    <w:r w:rsidR="008B69FF" w:rsidRPr="008B69FF">
      <w:rPr>
        <w:rFonts w:ascii="Times New Roman" w:hAnsi="Times New Roman" w:cs="Times New Roman"/>
      </w:rPr>
      <w:t>1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mwqAUAI44qfiwAAAA="/>
  </w:docVars>
  <w:rsids>
    <w:rsidRoot w:val="005C39B5"/>
    <w:rsid w:val="00060671"/>
    <w:rsid w:val="00084413"/>
    <w:rsid w:val="000A40AE"/>
    <w:rsid w:val="000D3F41"/>
    <w:rsid w:val="00131BC5"/>
    <w:rsid w:val="00193DED"/>
    <w:rsid w:val="001B1A3E"/>
    <w:rsid w:val="00247212"/>
    <w:rsid w:val="00292AD0"/>
    <w:rsid w:val="002A4FA7"/>
    <w:rsid w:val="002E7A1A"/>
    <w:rsid w:val="002F170D"/>
    <w:rsid w:val="00304E83"/>
    <w:rsid w:val="003079E0"/>
    <w:rsid w:val="00325707"/>
    <w:rsid w:val="00355DCA"/>
    <w:rsid w:val="0037691C"/>
    <w:rsid w:val="003B5824"/>
    <w:rsid w:val="003C297C"/>
    <w:rsid w:val="003C50D8"/>
    <w:rsid w:val="003D3885"/>
    <w:rsid w:val="00410814"/>
    <w:rsid w:val="0042442B"/>
    <w:rsid w:val="0043215F"/>
    <w:rsid w:val="00434BE6"/>
    <w:rsid w:val="004724D7"/>
    <w:rsid w:val="004A5313"/>
    <w:rsid w:val="004B3BD7"/>
    <w:rsid w:val="004C2C4C"/>
    <w:rsid w:val="004F3128"/>
    <w:rsid w:val="00505C55"/>
    <w:rsid w:val="0051485B"/>
    <w:rsid w:val="005211E4"/>
    <w:rsid w:val="00532AD3"/>
    <w:rsid w:val="00551A02"/>
    <w:rsid w:val="005534FA"/>
    <w:rsid w:val="0056096C"/>
    <w:rsid w:val="00561C1E"/>
    <w:rsid w:val="005B3A43"/>
    <w:rsid w:val="005B6F3D"/>
    <w:rsid w:val="005C39B5"/>
    <w:rsid w:val="005D3A03"/>
    <w:rsid w:val="00637B7D"/>
    <w:rsid w:val="00662313"/>
    <w:rsid w:val="00666F6C"/>
    <w:rsid w:val="0068032B"/>
    <w:rsid w:val="00692D73"/>
    <w:rsid w:val="006E4508"/>
    <w:rsid w:val="0075615E"/>
    <w:rsid w:val="0078606B"/>
    <w:rsid w:val="007C3124"/>
    <w:rsid w:val="007D33AA"/>
    <w:rsid w:val="007F064E"/>
    <w:rsid w:val="008002C0"/>
    <w:rsid w:val="00835032"/>
    <w:rsid w:val="00894721"/>
    <w:rsid w:val="008B69FF"/>
    <w:rsid w:val="008C5323"/>
    <w:rsid w:val="008D477A"/>
    <w:rsid w:val="008E02B9"/>
    <w:rsid w:val="009419D9"/>
    <w:rsid w:val="00994E07"/>
    <w:rsid w:val="009A15B4"/>
    <w:rsid w:val="009A6A3B"/>
    <w:rsid w:val="009B258F"/>
    <w:rsid w:val="009E0BD2"/>
    <w:rsid w:val="00A02E2D"/>
    <w:rsid w:val="00A550B2"/>
    <w:rsid w:val="00A678DC"/>
    <w:rsid w:val="00A7206D"/>
    <w:rsid w:val="00AA2EF6"/>
    <w:rsid w:val="00AA5E20"/>
    <w:rsid w:val="00AE7D4F"/>
    <w:rsid w:val="00AF6D48"/>
    <w:rsid w:val="00B02434"/>
    <w:rsid w:val="00B111E4"/>
    <w:rsid w:val="00B16C11"/>
    <w:rsid w:val="00B67AF2"/>
    <w:rsid w:val="00B823AA"/>
    <w:rsid w:val="00BA45DB"/>
    <w:rsid w:val="00BD6A80"/>
    <w:rsid w:val="00BF4184"/>
    <w:rsid w:val="00C05BC9"/>
    <w:rsid w:val="00C0601E"/>
    <w:rsid w:val="00C24653"/>
    <w:rsid w:val="00C31D30"/>
    <w:rsid w:val="00C54B53"/>
    <w:rsid w:val="00C74C2F"/>
    <w:rsid w:val="00C95C69"/>
    <w:rsid w:val="00CA0A93"/>
    <w:rsid w:val="00CD6E39"/>
    <w:rsid w:val="00CF5F4B"/>
    <w:rsid w:val="00CF6E91"/>
    <w:rsid w:val="00D00385"/>
    <w:rsid w:val="00D201B6"/>
    <w:rsid w:val="00D64B67"/>
    <w:rsid w:val="00D67202"/>
    <w:rsid w:val="00D85B68"/>
    <w:rsid w:val="00DC13EB"/>
    <w:rsid w:val="00E44478"/>
    <w:rsid w:val="00E56282"/>
    <w:rsid w:val="00E6004D"/>
    <w:rsid w:val="00E6559B"/>
    <w:rsid w:val="00E81978"/>
    <w:rsid w:val="00E82A8F"/>
    <w:rsid w:val="00E960F9"/>
    <w:rsid w:val="00EC0812"/>
    <w:rsid w:val="00ED5C24"/>
    <w:rsid w:val="00EE35C0"/>
    <w:rsid w:val="00EE5314"/>
    <w:rsid w:val="00EF2663"/>
    <w:rsid w:val="00F26C85"/>
    <w:rsid w:val="00F379B7"/>
    <w:rsid w:val="00F525FA"/>
    <w:rsid w:val="00FC6926"/>
    <w:rsid w:val="00FE59F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4FC298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63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7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3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17</Words>
  <Characters>409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Morning</cp:lastModifiedBy>
  <cp:revision>2</cp:revision>
  <dcterms:created xsi:type="dcterms:W3CDTF">2019-08-10T07:11:00Z</dcterms:created>
  <dcterms:modified xsi:type="dcterms:W3CDTF">2019-08-10T0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7PVova65"/&gt;&lt;style id="http://www.zotero.org/styles/apa" locale="en-US" hasBibliography="1" bibliographyStyleHasBeenSet="1"/&gt;&lt;prefs&gt;&lt;pref name="fieldType" value="Field"/&gt;&lt;/prefs&gt;&lt;/data&gt;</vt:lpwstr>
  </property>
</Properties>
</file>